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bookmarkStart w:id="0" w:name="_GoBack"/>
      <w:bookmarkEnd w:id="0"/>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0BF7F029"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3</w:t>
      </w:r>
      <w:r w:rsidR="005504A6">
        <w:t>, Figure 1E</w:t>
      </w:r>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 xml:space="preserve">=0.043).  Female mice had a 19% reduction in fasting blood glucose </w:t>
      </w:r>
      <w:r w:rsidR="00B55A26">
        <w:lastRenderedPageBreak/>
        <w:t>(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45A70276" w14:textId="7AA41CA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09F3ACDE"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n=7-8/group).</w:t>
      </w:r>
      <w:r w:rsidR="006B6E98">
        <w:t xml:space="preserve">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Asterisks indicate p&lt;0.05</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706736"/>
    <w:rsid w:val="00724E49"/>
    <w:rsid w:val="00741B02"/>
    <w:rsid w:val="00772316"/>
    <w:rsid w:val="00774F5F"/>
    <w:rsid w:val="0079134A"/>
    <w:rsid w:val="007C37D9"/>
    <w:rsid w:val="007F1182"/>
    <w:rsid w:val="008231F1"/>
    <w:rsid w:val="008A0E61"/>
    <w:rsid w:val="00900476"/>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15357"/>
    <w:rsid w:val="00B3215F"/>
    <w:rsid w:val="00B514CE"/>
    <w:rsid w:val="00B551EF"/>
    <w:rsid w:val="00B553F4"/>
    <w:rsid w:val="00B55A26"/>
    <w:rsid w:val="00BD701D"/>
    <w:rsid w:val="00BD7FD9"/>
    <w:rsid w:val="00BF1CFD"/>
    <w:rsid w:val="00BF4C02"/>
    <w:rsid w:val="00C1772E"/>
    <w:rsid w:val="00C3736A"/>
    <w:rsid w:val="00C57D5F"/>
    <w:rsid w:val="00C70284"/>
    <w:rsid w:val="00CA1206"/>
    <w:rsid w:val="00CC4A50"/>
    <w:rsid w:val="00CC716A"/>
    <w:rsid w:val="00CF2D6D"/>
    <w:rsid w:val="00CF6625"/>
    <w:rsid w:val="00D06B47"/>
    <w:rsid w:val="00D17276"/>
    <w:rsid w:val="00D23940"/>
    <w:rsid w:val="00D36726"/>
    <w:rsid w:val="00D60CFE"/>
    <w:rsid w:val="00D74A03"/>
    <w:rsid w:val="00D957CE"/>
    <w:rsid w:val="00DA6600"/>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C64C7-7DD5-5A46-9E17-9D63EBDA68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2</Pages>
  <Words>23994</Words>
  <Characters>136771</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1</cp:revision>
  <dcterms:created xsi:type="dcterms:W3CDTF">2020-02-05T19:13:00Z</dcterms:created>
  <dcterms:modified xsi:type="dcterms:W3CDTF">2020-04-0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